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05ED7D1D" w14:textId="2DA8E20F" w:rsidR="0003685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7E4486">
        <w:instrText xml:space="preserve"> ADDIN ZOTERO_ITEM CSL_CITATION {"citationID":"P0LQDbzz","properties":{"formattedCitation":"(Echols et al., 2019; Huwyler et al., 2016; Waldron et al., 2013)","plainCitation":"(Echols et al., 2019; Huwyler et al., 2016;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7E4486" w:rsidRPr="007E4486">
        <w:rPr>
          <w:rFonts w:ascii="Calibri" w:hAnsi="Calibri" w:cs="Calibri"/>
        </w:rPr>
        <w:t xml:space="preserve">(Echols et al., 2019; </w:t>
      </w:r>
      <w:proofErr w:type="spellStart"/>
      <w:r w:rsidR="007E4486" w:rsidRPr="007E4486">
        <w:rPr>
          <w:rFonts w:ascii="Calibri" w:hAnsi="Calibri" w:cs="Calibri"/>
        </w:rPr>
        <w:t>Huwyler</w:t>
      </w:r>
      <w:proofErr w:type="spellEnd"/>
      <w:r w:rsidR="007E4486" w:rsidRPr="007E4486">
        <w:rPr>
          <w:rFonts w:ascii="Calibri" w:hAnsi="Calibri" w:cs="Calibri"/>
        </w:rPr>
        <w:t xml:space="preserve"> et al., 2016; Waldron et al., 2013)</w:t>
      </w:r>
      <w:r w:rsidR="00C473D2">
        <w:fldChar w:fldCharType="end"/>
      </w:r>
      <w:r>
        <w:t>.</w:t>
      </w:r>
      <w:r w:rsidR="0009789E">
        <w:t xml:space="preserve"> </w:t>
      </w:r>
      <w:r w:rsidR="00DC39B6">
        <w:t>Previous e</w:t>
      </w:r>
      <w:r w:rsidR="0009789E">
        <w:t xml:space="preserve">stimates suggest that </w:t>
      </w:r>
      <w:r w:rsidR="00DC39B6">
        <w:t xml:space="preserve">in 2010 only 12% of the required $0.875 billion – $1.23 billion was being spent on conservation, leaving </w:t>
      </w:r>
      <w:r w:rsidR="0009789E">
        <w:t>the</w:t>
      </w:r>
      <w:r w:rsidR="00DC39B6">
        <w:t xml:space="preserve"> global</w:t>
      </w:r>
      <w:r w:rsidR="0009789E">
        <w:t xml:space="preserve"> conservation funding shortfall </w:t>
      </w:r>
      <w:r w:rsidR="00DC39B6">
        <w:t>in the order of</w:t>
      </w:r>
      <w:r w:rsidR="0009789E">
        <w:t xml:space="preserve"> </w:t>
      </w:r>
      <w:r w:rsidR="004829F6">
        <w:t>$0.77 billion - $1.08 billion (McCarthy et al 2012)</w:t>
      </w:r>
      <w:r w:rsidR="0009789E">
        <w:t>.</w:t>
      </w:r>
      <w:r w:rsidR="004829F6">
        <w:t xml:space="preserve"> Although global estimates such as these are unlikely to be accurate, the order of magnitude conveys the scale of the funding challenge.</w:t>
      </w:r>
      <w:r w:rsidR="0009789E">
        <w:t xml:space="preserve"> </w:t>
      </w:r>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7A606C1B" w:rsidR="00FB5AF9" w:rsidRDefault="002D0B72">
      <w:r>
        <w:t xml:space="preserve">Investing conservation funds strategically </w:t>
      </w:r>
      <w:r w:rsidR="00933591">
        <w:t xml:space="preserve">over time </w:t>
      </w:r>
      <w:r>
        <w:t>is mad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3DEC45BF"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6553C3">
        <w:t xml:space="preserve"> There is</w:t>
      </w:r>
      <w:r w:rsidR="003E0EB2">
        <w:t xml:space="preserve"> also</w:t>
      </w:r>
      <w:r w:rsidR="006553C3">
        <w:t xml:space="preserve"> often a lack of transparency and coordination between funders and grants which reduces cohesion and makes strategic allocation of funds at a broader scale difficult </w:t>
      </w:r>
      <w:r w:rsidR="003E0EB2">
        <w:fldChar w:fldCharType="begin"/>
      </w:r>
      <w:r w:rsidR="003E0EB2">
        <w:instrText xml:space="preserve"> 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3E0EB2">
        <w:fldChar w:fldCharType="separate"/>
      </w:r>
      <w:r w:rsidR="003E0EB2" w:rsidRPr="003E0EB2">
        <w:rPr>
          <w:rFonts w:ascii="Calibri" w:hAnsi="Calibri" w:cs="Calibri"/>
        </w:rPr>
        <w:t>(Laufer and Jones, 2021)</w:t>
      </w:r>
      <w:r w:rsidR="003E0EB2">
        <w:fldChar w:fldCharType="end"/>
      </w:r>
      <w:r w:rsidR="006553C3">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w:t>
      </w:r>
      <w:r w:rsidR="006F5B1B">
        <w:lastRenderedPageBreak/>
        <w:t>awarded.</w:t>
      </w:r>
      <w:r w:rsidR="005B3788">
        <w:t xml:space="preserve"> Such grants are often awarded by international financial institutions (</w:t>
      </w:r>
      <w:proofErr w:type="spellStart"/>
      <w:r w:rsidR="005B3788">
        <w:t>e.g</w:t>
      </w:r>
      <w:proofErr w:type="spellEnd"/>
      <w:r w:rsidR="005B3788">
        <w:t>,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60CF2FCC"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is a common symptom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et studies that provide broader theoretical insights into long-term investment strategies in the context of finite resources are lacking. There is a large 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w:t>
      </w:r>
      <w:r w:rsidR="00404102">
        <w:lastRenderedPageBreak/>
        <w:t xml:space="preserve">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681582E"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It is not feasible to build a model that captures all components of a SES, and therefore simplified models that simulate the fundamental dynamics are 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4A16F894" w:rsidR="00AA5C2A" w:rsidRPr="00762CBF" w:rsidRDefault="00762CBF">
      <w:pPr>
        <w:rPr>
          <w:i/>
          <w:iCs/>
        </w:rPr>
      </w:pPr>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w:t>
      </w:r>
      <w:r w:rsidR="001A53E5">
        <w:lastRenderedPageBreak/>
        <w:t xml:space="preserve">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interest to landscape managers and conservationists around the world who are reliant on non-linear and unpredictable funding </w:t>
      </w:r>
      <w:proofErr w:type="gramStart"/>
      <w:r w:rsidR="00E42692">
        <w:t>cycles, and</w:t>
      </w:r>
      <w:proofErr w:type="gramEnd"/>
      <w:r w:rsidR="00E42692">
        <w:t xml:space="preserve"> offers theoretical insights into the consequences of the business-as-usual conservation funding mechanisms.  </w:t>
      </w:r>
    </w:p>
    <w:p w14:paraId="127C0EF3" w14:textId="77777777" w:rsidR="00AA5C2A" w:rsidRDefault="00AA5C2A"/>
    <w:p w14:paraId="7C3102BE" w14:textId="0DD84672" w:rsidR="007544B5" w:rsidRPr="00541021" w:rsidRDefault="007544B5"/>
    <w:sectPr w:rsidR="007544B5" w:rsidRPr="005410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57048"/>
    <w:rsid w:val="00174F81"/>
    <w:rsid w:val="001840CA"/>
    <w:rsid w:val="001A02E0"/>
    <w:rsid w:val="001A53E5"/>
    <w:rsid w:val="001D3DF5"/>
    <w:rsid w:val="00236366"/>
    <w:rsid w:val="00273E04"/>
    <w:rsid w:val="002D0B72"/>
    <w:rsid w:val="002F4C8B"/>
    <w:rsid w:val="003C2DB9"/>
    <w:rsid w:val="003C515D"/>
    <w:rsid w:val="003E0EB2"/>
    <w:rsid w:val="003F30FA"/>
    <w:rsid w:val="00404102"/>
    <w:rsid w:val="00433A2B"/>
    <w:rsid w:val="00480C1B"/>
    <w:rsid w:val="004829F6"/>
    <w:rsid w:val="004936D7"/>
    <w:rsid w:val="0049467C"/>
    <w:rsid w:val="004B37BB"/>
    <w:rsid w:val="00541021"/>
    <w:rsid w:val="005418B0"/>
    <w:rsid w:val="00561CD2"/>
    <w:rsid w:val="005760C1"/>
    <w:rsid w:val="00580838"/>
    <w:rsid w:val="0059061E"/>
    <w:rsid w:val="005B3788"/>
    <w:rsid w:val="005C60D6"/>
    <w:rsid w:val="005F6E06"/>
    <w:rsid w:val="00631154"/>
    <w:rsid w:val="006553C3"/>
    <w:rsid w:val="006E08DA"/>
    <w:rsid w:val="006F5B1B"/>
    <w:rsid w:val="00700CBF"/>
    <w:rsid w:val="0073155C"/>
    <w:rsid w:val="0074716A"/>
    <w:rsid w:val="007544B5"/>
    <w:rsid w:val="00762CBF"/>
    <w:rsid w:val="007B11B1"/>
    <w:rsid w:val="007E4486"/>
    <w:rsid w:val="0085488B"/>
    <w:rsid w:val="00880E5B"/>
    <w:rsid w:val="008B6ED5"/>
    <w:rsid w:val="009037D4"/>
    <w:rsid w:val="00933591"/>
    <w:rsid w:val="00974410"/>
    <w:rsid w:val="00987C10"/>
    <w:rsid w:val="009B618C"/>
    <w:rsid w:val="00A026B2"/>
    <w:rsid w:val="00A41803"/>
    <w:rsid w:val="00A91650"/>
    <w:rsid w:val="00AA5C2A"/>
    <w:rsid w:val="00AA7393"/>
    <w:rsid w:val="00B154DF"/>
    <w:rsid w:val="00B24D05"/>
    <w:rsid w:val="00BD6B3D"/>
    <w:rsid w:val="00C41F69"/>
    <w:rsid w:val="00C4360E"/>
    <w:rsid w:val="00C473D2"/>
    <w:rsid w:val="00C615C6"/>
    <w:rsid w:val="00CA3825"/>
    <w:rsid w:val="00CC05EA"/>
    <w:rsid w:val="00D168E4"/>
    <w:rsid w:val="00D75DAA"/>
    <w:rsid w:val="00DC39B6"/>
    <w:rsid w:val="00DD4CC6"/>
    <w:rsid w:val="00E35EAE"/>
    <w:rsid w:val="00E42692"/>
    <w:rsid w:val="00E52A8E"/>
    <w:rsid w:val="00E85603"/>
    <w:rsid w:val="00ED006C"/>
    <w:rsid w:val="00EE2AFD"/>
    <w:rsid w:val="00F01CE0"/>
    <w:rsid w:val="00F2118A"/>
    <w:rsid w:val="00F37EE0"/>
    <w:rsid w:val="00F406BD"/>
    <w:rsid w:val="00F44DB4"/>
    <w:rsid w:val="00F9337B"/>
    <w:rsid w:val="00FB5AF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85</TotalTime>
  <Pages>4</Pages>
  <Words>14608</Words>
  <Characters>83267</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5</cp:revision>
  <dcterms:created xsi:type="dcterms:W3CDTF">2021-05-28T10:06:00Z</dcterms:created>
  <dcterms:modified xsi:type="dcterms:W3CDTF">2021-09-1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